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8D7664" w:rsidRDefault="002A2A03">
      <w:pPr>
        <w:rPr>
          <w:color w:val="000000" w:themeColor="text1"/>
        </w:rPr>
      </w:pPr>
    </w:p>
    <w:p w:rsidR="002A2A03" w:rsidRPr="008D7664" w:rsidRDefault="002A2A03" w:rsidP="001A0A79">
      <w:pPr>
        <w:ind w:firstLine="0"/>
        <w:rPr>
          <w:color w:val="000000" w:themeColor="text1"/>
        </w:rPr>
      </w:pPr>
    </w:p>
    <w:p w:rsidR="002A2A03" w:rsidRPr="008D7664" w:rsidRDefault="002A2A03">
      <w:pPr>
        <w:rPr>
          <w:color w:val="000000" w:themeColor="text1"/>
        </w:rPr>
      </w:pPr>
    </w:p>
    <w:p w:rsidR="002A2A03" w:rsidRPr="008D7664" w:rsidRDefault="002A2A03">
      <w:pPr>
        <w:rPr>
          <w:color w:val="000000" w:themeColor="text1"/>
        </w:rPr>
      </w:pPr>
    </w:p>
    <w:p w:rsidR="003C7227" w:rsidRDefault="003C7227" w:rsidP="002314D3">
      <w:pPr>
        <w:ind w:firstLine="0"/>
        <w:jc w:val="center"/>
      </w:pPr>
    </w:p>
    <w:p w:rsidR="003C7227" w:rsidRDefault="003C7227" w:rsidP="002314D3">
      <w:pPr>
        <w:ind w:firstLine="0"/>
        <w:jc w:val="center"/>
      </w:pPr>
    </w:p>
    <w:p w:rsidR="003C7227" w:rsidRDefault="003C7227" w:rsidP="002314D3">
      <w:pPr>
        <w:ind w:firstLine="0"/>
        <w:jc w:val="center"/>
      </w:pPr>
    </w:p>
    <w:p w:rsidR="002314D3" w:rsidRPr="0040461A" w:rsidRDefault="0022480C" w:rsidP="002314D3">
      <w:pPr>
        <w:ind w:firstLine="0"/>
        <w:jc w:val="center"/>
      </w:pPr>
      <w:r>
        <w:t>Understanding Public Policy</w:t>
      </w:r>
    </w:p>
    <w:p w:rsidR="002314D3" w:rsidRDefault="002314D3" w:rsidP="002314D3">
      <w:pPr>
        <w:spacing w:after="200" w:line="276" w:lineRule="auto"/>
        <w:ind w:firstLine="0"/>
        <w:jc w:val="center"/>
        <w:rPr>
          <w:rFonts w:eastAsia="Calibri"/>
        </w:rPr>
      </w:pPr>
      <w:proofErr w:type="gramStart"/>
      <w:r w:rsidRPr="002870F5">
        <w:rPr>
          <w:rFonts w:eastAsia="Calibri"/>
        </w:rPr>
        <w:t>Your</w:t>
      </w:r>
      <w:proofErr w:type="gramEnd"/>
      <w:r w:rsidRPr="002870F5">
        <w:rPr>
          <w:rFonts w:eastAsia="Calibri"/>
        </w:rPr>
        <w:t xml:space="preserve"> Name (First M. Last)</w:t>
      </w:r>
    </w:p>
    <w:p w:rsidR="002314D3" w:rsidRPr="002870F5" w:rsidRDefault="002314D3" w:rsidP="002314D3">
      <w:pPr>
        <w:spacing w:after="200" w:line="276" w:lineRule="auto"/>
        <w:ind w:firstLine="0"/>
        <w:jc w:val="center"/>
        <w:rPr>
          <w:rFonts w:eastAsia="Calibri"/>
        </w:rPr>
      </w:pPr>
      <w:r w:rsidRPr="002870F5">
        <w:rPr>
          <w:rFonts w:eastAsia="Calibri"/>
        </w:rPr>
        <w:t>Date</w:t>
      </w:r>
    </w:p>
    <w:p w:rsidR="002314D3" w:rsidRDefault="002314D3" w:rsidP="002314D3">
      <w:r>
        <w:br w:type="page"/>
      </w:r>
    </w:p>
    <w:p w:rsidR="00453C5B" w:rsidRDefault="00240D2A" w:rsidP="002100CC">
      <w:pPr>
        <w:ind w:firstLine="0"/>
        <w:jc w:val="center"/>
      </w:pPr>
      <w:r>
        <w:lastRenderedPageBreak/>
        <w:t>Understanding Public Policy</w:t>
      </w:r>
    </w:p>
    <w:p w:rsidR="00195067" w:rsidRDefault="00195067" w:rsidP="004A7DFC">
      <w:pPr>
        <w:ind w:firstLine="0"/>
      </w:pPr>
      <w:r>
        <w:tab/>
      </w:r>
      <w:r w:rsidR="006B2E6F">
        <w:t xml:space="preserve">In-depth understanding of the concept of public policy is essential to understand that governments do and why they </w:t>
      </w:r>
      <w:r w:rsidR="006B2E6F" w:rsidRPr="00870053">
        <w:rPr>
          <w:noProof/>
        </w:rPr>
        <w:t>are do</w:t>
      </w:r>
      <w:r w:rsidR="00870053">
        <w:rPr>
          <w:noProof/>
        </w:rPr>
        <w:t>ing</w:t>
      </w:r>
      <w:r w:rsidR="006B2E6F">
        <w:t xml:space="preserve"> it referring to the particular concerns of </w:t>
      </w:r>
      <w:r w:rsidR="006B2E6F" w:rsidRPr="00870053">
        <w:rPr>
          <w:noProof/>
        </w:rPr>
        <w:t>society</w:t>
      </w:r>
      <w:r w:rsidR="006B2E6F">
        <w:t xml:space="preserve">. Proper consideration of the public policy helps to evaluate the performance of the legislative and administrative entities. It is worthy to mention that </w:t>
      </w:r>
      <w:r w:rsidR="00870053">
        <w:t xml:space="preserve">the </w:t>
      </w:r>
      <w:r w:rsidR="006B2E6F" w:rsidRPr="00870053">
        <w:rPr>
          <w:noProof/>
        </w:rPr>
        <w:t>overall</w:t>
      </w:r>
      <w:r w:rsidR="006B2E6F">
        <w:t xml:space="preserve"> phenomenon of public policy </w:t>
      </w:r>
      <w:r w:rsidR="006B2E6F" w:rsidRPr="00870053">
        <w:rPr>
          <w:noProof/>
        </w:rPr>
        <w:t>consist</w:t>
      </w:r>
      <w:r w:rsidR="00870053">
        <w:rPr>
          <w:noProof/>
        </w:rPr>
        <w:t>s</w:t>
      </w:r>
      <w:r w:rsidR="006B2E6F">
        <w:t xml:space="preserve"> </w:t>
      </w:r>
      <w:r w:rsidR="006B2E6F" w:rsidRPr="00870053">
        <w:rPr>
          <w:noProof/>
        </w:rPr>
        <w:t>o</w:t>
      </w:r>
      <w:r w:rsidR="00870053">
        <w:rPr>
          <w:noProof/>
        </w:rPr>
        <w:t>f</w:t>
      </w:r>
      <w:r w:rsidR="006B2E6F">
        <w:t xml:space="preserve"> different and significant stages. It is vital for the policymakers to adopt the approach of prior research about the issue before craft</w:t>
      </w:r>
      <w:r w:rsidR="004A7DFC">
        <w:t xml:space="preserve">ing and enforcing public policy </w:t>
      </w:r>
      <w:r w:rsidR="004A7DFC">
        <w:fldChar w:fldCharType="begin"/>
      </w:r>
      <w:r w:rsidR="004A7DFC">
        <w:instrText xml:space="preserve"> ADDIN ZOTERO_ITEM CSL_CITATION {"citationID":"7hfDRrkB","properties":{"formattedCitation":"(Dunn, 2015)","plainCitation":"(Dunn, 2015)","noteIndex":0},"citationItems":[{"id":1668,"uris":["http://zotero.org/users/local/lMSdZ3dY/items/JKTNHZPJ"],"uri":["http://zotero.org/users/local/lMSdZ3dY/items/JKTNHZPJ"],"itemData":{"id":1668,"type":"book","title":"Public policy analysis","publisher":"Routledge","ISBN":"1-317-34484-7","author":[{"family":"Dunn","given":"William N."}],"issued":{"date-parts":[["2015"]]}}}],"schema":"https://github.com/citation-style-language/schema/raw/master/csl-citation.json"} </w:instrText>
      </w:r>
      <w:r w:rsidR="004A7DFC">
        <w:fldChar w:fldCharType="separate"/>
      </w:r>
      <w:r w:rsidR="004A7DFC" w:rsidRPr="004A7DFC">
        <w:t>(Dunn, 2015)</w:t>
      </w:r>
      <w:r w:rsidR="004A7DFC">
        <w:fldChar w:fldCharType="end"/>
      </w:r>
      <w:r w:rsidR="004A7DFC">
        <w:t>.</w:t>
      </w:r>
      <w:r w:rsidR="006B2E6F">
        <w:t xml:space="preserve"> The broad idea of public policy closely linked with different factors. Understanding of these various components is essential to better develop the practice of policy in </w:t>
      </w:r>
      <w:r w:rsidR="006B2E6F" w:rsidRPr="00870053">
        <w:rPr>
          <w:noProof/>
        </w:rPr>
        <w:t>society</w:t>
      </w:r>
      <w:r w:rsidR="006B2E6F">
        <w:t xml:space="preserve">. Here the particular focus is to critically </w:t>
      </w:r>
      <w:r w:rsidR="006461AF">
        <w:t xml:space="preserve">overview the notion of public policy concerning the phase of policy analysis and the overall impact of the plan on the society. </w:t>
      </w:r>
    </w:p>
    <w:p w:rsidR="005F6BC5" w:rsidRDefault="006461AF" w:rsidP="00195067">
      <w:pPr>
        <w:ind w:firstLine="0"/>
      </w:pPr>
      <w:r>
        <w:tab/>
      </w:r>
      <w:r w:rsidR="00C662E5">
        <w:t xml:space="preserve">The successful form of public policy can only achieve through by giving appropriate attention to every phase. It is one systematic process that can only achieve by considering the effective establishment of different steps. Policy analysis is one of the important </w:t>
      </w:r>
      <w:r w:rsidR="00C662E5" w:rsidRPr="00870053">
        <w:rPr>
          <w:noProof/>
        </w:rPr>
        <w:t>component</w:t>
      </w:r>
      <w:r w:rsidR="00870053">
        <w:rPr>
          <w:noProof/>
        </w:rPr>
        <w:t>s</w:t>
      </w:r>
      <w:r w:rsidR="00C662E5">
        <w:t xml:space="preserve"> of the main idea of public policy. </w:t>
      </w:r>
      <w:r w:rsidR="00551AC1">
        <w:t xml:space="preserve">The facet of policy analysis further helps to effectively and efficiently meet the standards of development and implementation stages. Both the segments of </w:t>
      </w:r>
      <w:r w:rsidR="00664596">
        <w:t xml:space="preserve">development and implementation play </w:t>
      </w:r>
      <w:r w:rsidR="00870053">
        <w:t xml:space="preserve">a </w:t>
      </w:r>
      <w:r w:rsidR="00664596" w:rsidRPr="00870053">
        <w:rPr>
          <w:noProof/>
        </w:rPr>
        <w:t>vigorous</w:t>
      </w:r>
      <w:r w:rsidR="00664596">
        <w:t xml:space="preserve"> role to launch the suitable and aligned form of public </w:t>
      </w:r>
      <w:r w:rsidR="008363B4">
        <w:t xml:space="preserve">policy for the citizens. </w:t>
      </w:r>
      <w:r w:rsidR="00577062">
        <w:t xml:space="preserve">Importance of policy analysis can never be ignored because it is </w:t>
      </w:r>
      <w:r w:rsidR="00577062" w:rsidRPr="00870053">
        <w:rPr>
          <w:noProof/>
        </w:rPr>
        <w:t>referred</w:t>
      </w:r>
      <w:r w:rsidR="00870053">
        <w:rPr>
          <w:noProof/>
        </w:rPr>
        <w:t xml:space="preserve"> to</w:t>
      </w:r>
      <w:r w:rsidR="00577062">
        <w:t xml:space="preserve"> as the source of crucial information that </w:t>
      </w:r>
      <w:r w:rsidR="00577062" w:rsidRPr="00870053">
        <w:rPr>
          <w:noProof/>
        </w:rPr>
        <w:t>influence</w:t>
      </w:r>
      <w:r w:rsidR="00870053">
        <w:rPr>
          <w:noProof/>
        </w:rPr>
        <w:t>s</w:t>
      </w:r>
      <w:r w:rsidR="00577062">
        <w:t xml:space="preserve"> the domains of development and policy implication. </w:t>
      </w:r>
    </w:p>
    <w:p w:rsidR="006461AF" w:rsidRDefault="00485ACF" w:rsidP="003F0660">
      <w:r>
        <w:t xml:space="preserve">Policy analysis is the only tool for the policymakers to figure out the actual performance of the governments. It also helps to determine the actual goal of the lawmakers from the idea of public policy. The implementation stage of the policy clearly illustrated that what is actually </w:t>
      </w:r>
      <w:r>
        <w:lastRenderedPageBreak/>
        <w:t xml:space="preserve">achieve from the establishment of any policy for the people. </w:t>
      </w:r>
      <w:r w:rsidR="00E25C33">
        <w:t>In</w:t>
      </w:r>
      <w:r>
        <w:t xml:space="preserve"> other words, it can be recognized as the phase that reveals about the performance of the governments in the form of outcomes of the policy</w:t>
      </w:r>
      <w:r w:rsidR="003F0660">
        <w:t xml:space="preserve"> </w:t>
      </w:r>
      <w:r w:rsidR="003F0660">
        <w:fldChar w:fldCharType="begin"/>
      </w:r>
      <w:r w:rsidR="003F0660">
        <w:instrText xml:space="preserve"> ADDIN ZOTERO_ITEM CSL_CITATION {"citationID":"U6TBfq8I","properties":{"formattedCitation":"(Dye, 2002)","plainCitation":"(Dye, 2002)","noteIndex":0},"citationItems":[{"id":1656,"uris":["http://zotero.org/users/local/lMSdZ3dY/items/PXB8G573"],"uri":["http://zotero.org/users/local/lMSdZ3dY/items/PXB8G573"],"itemData":{"id":1656,"type":"book","title":"Understanding Public Policy","publisher":"Prentice Hall","URL":"https://books.google.com.pk/books?id=R5ApAQAAMAAJ","ISBN":"978-0-13-026008-6","author":[{"family":"Dye","given":"T. R."}],"issued":{"date-parts":[["2002"]]}}}],"schema":"https://github.com/citation-style-language/schema/raw/master/csl-citation.json"} </w:instrText>
      </w:r>
      <w:r w:rsidR="003F0660">
        <w:fldChar w:fldCharType="separate"/>
      </w:r>
      <w:r w:rsidR="003F0660" w:rsidRPr="003F0660">
        <w:t>(Dye, 2002)</w:t>
      </w:r>
      <w:r w:rsidR="003F0660">
        <w:fldChar w:fldCharType="end"/>
      </w:r>
      <w:r w:rsidR="003F0660">
        <w:t>.</w:t>
      </w:r>
      <w:r>
        <w:t xml:space="preserve"> </w:t>
      </w:r>
      <w:r w:rsidR="00F74D81">
        <w:t xml:space="preserve">Only the paradigm of policy analysis can be helpful to identify and evaluate the required information to make judgements about </w:t>
      </w:r>
      <w:r w:rsidR="00F74D81" w:rsidRPr="00870053">
        <w:rPr>
          <w:noProof/>
        </w:rPr>
        <w:t>public</w:t>
      </w:r>
      <w:r w:rsidR="00F74D81">
        <w:t xml:space="preserve"> policy. </w:t>
      </w:r>
      <w:r>
        <w:t xml:space="preserve"> </w:t>
      </w:r>
    </w:p>
    <w:p w:rsidR="00C713B0" w:rsidRDefault="0079616C" w:rsidP="00695364">
      <w:r>
        <w:t xml:space="preserve">The </w:t>
      </w:r>
      <w:r w:rsidR="00800E02">
        <w:t xml:space="preserve">influence of public policy can explore in many different and significant forms. The overall practice of public policy based on the idea to attain and sustain the welfare of the citizens. The functioning of </w:t>
      </w:r>
      <w:r w:rsidR="00800E02" w:rsidRPr="00E32C70">
        <w:rPr>
          <w:noProof/>
        </w:rPr>
        <w:t>society</w:t>
      </w:r>
      <w:r w:rsidR="00800E02">
        <w:t xml:space="preserve"> can never completely measure without the articulation of public policy. Assessment </w:t>
      </w:r>
      <w:r w:rsidR="003906DE">
        <w:t>of the social impact of</w:t>
      </w:r>
      <w:r w:rsidR="003906DE" w:rsidRPr="003906DE">
        <w:rPr>
          <w:noProof/>
        </w:rPr>
        <w:t xml:space="preserve"> </w:t>
      </w:r>
      <w:r w:rsidR="00800E02" w:rsidRPr="003906DE">
        <w:rPr>
          <w:noProof/>
        </w:rPr>
        <w:t>public</w:t>
      </w:r>
      <w:r w:rsidR="00800E02">
        <w:t xml:space="preserve"> policy is one significant </w:t>
      </w:r>
      <w:r w:rsidR="00800E02" w:rsidRPr="00E32C70">
        <w:rPr>
          <w:noProof/>
        </w:rPr>
        <w:t>criteri</w:t>
      </w:r>
      <w:r w:rsidR="00E32C70">
        <w:rPr>
          <w:noProof/>
        </w:rPr>
        <w:t>on</w:t>
      </w:r>
      <w:r w:rsidR="00800E02">
        <w:t xml:space="preserve"> to evaluate the usefulness of the policy. It is viable to analyze </w:t>
      </w:r>
      <w:r w:rsidR="00800E02" w:rsidRPr="00E32C70">
        <w:rPr>
          <w:noProof/>
        </w:rPr>
        <w:t>how</w:t>
      </w:r>
      <w:r w:rsidR="00800E02">
        <w:t xml:space="preserve"> commendably public policy </w:t>
      </w:r>
      <w:r w:rsidR="00800E02" w:rsidRPr="00E32C70">
        <w:rPr>
          <w:noProof/>
        </w:rPr>
        <w:t>influence</w:t>
      </w:r>
      <w:r w:rsidR="00E32C70">
        <w:rPr>
          <w:noProof/>
        </w:rPr>
        <w:t>s</w:t>
      </w:r>
      <w:r w:rsidR="00800E02">
        <w:t xml:space="preserve"> the lives of people. </w:t>
      </w:r>
      <w:r w:rsidR="007B2FDE">
        <w:t xml:space="preserve">The pattern set by the governments in the form of public policy can be a source of social change in </w:t>
      </w:r>
      <w:r w:rsidR="007B2FDE" w:rsidRPr="00E32C70">
        <w:rPr>
          <w:noProof/>
        </w:rPr>
        <w:t>society</w:t>
      </w:r>
      <w:r w:rsidR="007B2FDE">
        <w:t xml:space="preserve">. </w:t>
      </w:r>
      <w:r w:rsidR="00AC2112">
        <w:t xml:space="preserve">The fundamental aim of the public policy </w:t>
      </w:r>
      <w:r w:rsidR="00AC2112" w:rsidRPr="00E32C70">
        <w:rPr>
          <w:noProof/>
        </w:rPr>
        <w:t>identif</w:t>
      </w:r>
      <w:r w:rsidR="00E32C70">
        <w:rPr>
          <w:noProof/>
        </w:rPr>
        <w:t>ies</w:t>
      </w:r>
      <w:r w:rsidR="00AC2112">
        <w:t xml:space="preserve"> as the legal perspective to provide facilitation to all the citizens of the society. The features relevant to the public policy ultimately appears in the form of outcomes at </w:t>
      </w:r>
      <w:r w:rsidR="00E32C70">
        <w:t xml:space="preserve">a </w:t>
      </w:r>
      <w:r w:rsidR="00AC2112" w:rsidRPr="00E32C70">
        <w:rPr>
          <w:noProof/>
        </w:rPr>
        <w:t>social</w:t>
      </w:r>
      <w:r w:rsidR="00AC2112">
        <w:t xml:space="preserve"> level. </w:t>
      </w:r>
      <w:r w:rsidR="00EA5852">
        <w:t>Different social concerns or issues can never be sorted without the provision of</w:t>
      </w:r>
      <w:r w:rsidR="003906DE">
        <w:t xml:space="preserve"> the</w:t>
      </w:r>
      <w:r w:rsidR="00EA5852">
        <w:t xml:space="preserve"> </w:t>
      </w:r>
      <w:r w:rsidR="00EA5852" w:rsidRPr="003A4AFF">
        <w:rPr>
          <w:noProof/>
        </w:rPr>
        <w:t>suitable</w:t>
      </w:r>
      <w:r w:rsidR="00EA5852">
        <w:t xml:space="preserve"> public policy. </w:t>
      </w:r>
      <w:r w:rsidR="00AA149F">
        <w:t xml:space="preserve">The social impact of public policy can better </w:t>
      </w:r>
      <w:r w:rsidR="00AA149F" w:rsidRPr="00E32C70">
        <w:rPr>
          <w:noProof/>
        </w:rPr>
        <w:t>reveal</w:t>
      </w:r>
      <w:r w:rsidR="00AA149F">
        <w:t xml:space="preserve"> through the different aspects such as the factors of justice, environment, health, education, transportation, immigration, security, etc. All these features play </w:t>
      </w:r>
      <w:r w:rsidR="00E32C70">
        <w:t xml:space="preserve">a </w:t>
      </w:r>
      <w:r w:rsidR="00AA149F" w:rsidRPr="00E32C70">
        <w:rPr>
          <w:noProof/>
        </w:rPr>
        <w:t>critical</w:t>
      </w:r>
      <w:r w:rsidR="00AA149F">
        <w:t xml:space="preserve"> and </w:t>
      </w:r>
      <w:r w:rsidR="004A3794">
        <w:t xml:space="preserve">imperative role in the entire functioning </w:t>
      </w:r>
      <w:r w:rsidR="007425A1">
        <w:t>of the society</w:t>
      </w:r>
      <w:r w:rsidR="00695364">
        <w:t xml:space="preserve"> </w:t>
      </w:r>
      <w:r w:rsidR="00695364">
        <w:fldChar w:fldCharType="begin"/>
      </w:r>
      <w:r w:rsidR="00695364">
        <w:instrText xml:space="preserve"> ADDIN ZOTERO_ITEM CSL_CITATION {"citationID":"21K22YAR","properties":{"formattedCitation":"(Burns &amp; Gimpel, 2000)","plainCitation":"(Burns &amp; Gimpel, 2000)","noteIndex":0},"citationItems":[{"id":1670,"uris":["http://zotero.org/users/local/lMSdZ3dY/items/Q8I4TN49"],"uri":["http://zotero.org/users/local/lMSdZ3dY/items/Q8I4TN49"],"itemData":{"id":1670,"type":"article-journal","title":"Economic insecurity, prejudicial stereotypes, and public opinion on immigration policy","container-title":"Political science quarterly","page":"201-225","volume":"115","issue":"2","author":[{"family":"Burns","given":"Peter"},{"family":"Gimpel","given":"James G."}],"issued":{"date-parts":[["2000"]]}}}],"schema":"https://github.com/citation-style-language/schema/raw/master/csl-citation.json"} </w:instrText>
      </w:r>
      <w:r w:rsidR="00695364">
        <w:fldChar w:fldCharType="separate"/>
      </w:r>
      <w:r w:rsidR="00695364" w:rsidRPr="00695364">
        <w:t xml:space="preserve">(Burns &amp; </w:t>
      </w:r>
      <w:proofErr w:type="spellStart"/>
      <w:r w:rsidR="00695364" w:rsidRPr="00695364">
        <w:t>Gimpel</w:t>
      </w:r>
      <w:proofErr w:type="spellEnd"/>
      <w:r w:rsidR="00695364" w:rsidRPr="00695364">
        <w:t>, 2000)</w:t>
      </w:r>
      <w:r w:rsidR="00695364">
        <w:fldChar w:fldCharType="end"/>
      </w:r>
      <w:r w:rsidR="00695364">
        <w:t>.</w:t>
      </w:r>
      <w:r w:rsidR="004A3794">
        <w:t xml:space="preserve"> All these social concerns can never </w:t>
      </w:r>
      <w:r w:rsidR="00E32C70">
        <w:t xml:space="preserve">be </w:t>
      </w:r>
      <w:r w:rsidR="004A3794" w:rsidRPr="00E32C70">
        <w:rPr>
          <w:noProof/>
        </w:rPr>
        <w:t>validated</w:t>
      </w:r>
      <w:r w:rsidR="004A3794">
        <w:t xml:space="preserve"> or properly addressed without the intervention of the government that appears in the form of public policy. </w:t>
      </w:r>
    </w:p>
    <w:p w:rsidR="00F916FB" w:rsidRDefault="00C05281" w:rsidP="005F6BC5">
      <w:r>
        <w:t xml:space="preserve">The objective of social welfare also </w:t>
      </w:r>
      <w:r w:rsidRPr="00E32C70">
        <w:rPr>
          <w:noProof/>
        </w:rPr>
        <w:t>indicate</w:t>
      </w:r>
      <w:r w:rsidR="00E32C70">
        <w:rPr>
          <w:noProof/>
        </w:rPr>
        <w:t>s</w:t>
      </w:r>
      <w:r>
        <w:t xml:space="preserve"> the strong influence of public policy in </w:t>
      </w:r>
      <w:r w:rsidRPr="00E32C70">
        <w:rPr>
          <w:noProof/>
        </w:rPr>
        <w:t>society</w:t>
      </w:r>
      <w:r>
        <w:t xml:space="preserve">. Different policy formations and strategies enforced by the government to make </w:t>
      </w:r>
      <w:r w:rsidR="00E32C70">
        <w:t xml:space="preserve">the </w:t>
      </w:r>
      <w:r w:rsidRPr="00E32C70">
        <w:rPr>
          <w:noProof/>
        </w:rPr>
        <w:t>lives</w:t>
      </w:r>
      <w:r>
        <w:t xml:space="preserve"> of the citizens better. Various steps in the </w:t>
      </w:r>
      <w:r w:rsidRPr="00E32C70">
        <w:rPr>
          <w:noProof/>
        </w:rPr>
        <w:t>form</w:t>
      </w:r>
      <w:r w:rsidR="00E32C70">
        <w:rPr>
          <w:noProof/>
        </w:rPr>
        <w:t xml:space="preserve"> of</w:t>
      </w:r>
      <w:r>
        <w:t xml:space="preserve"> public policy are adopted by the decision-makers to enhance opportunities of employment for all the eligible citizens. </w:t>
      </w:r>
      <w:r w:rsidR="00E32C70">
        <w:t xml:space="preserve">Public policy issues </w:t>
      </w:r>
      <w:r w:rsidR="00E32C70">
        <w:lastRenderedPageBreak/>
        <w:t xml:space="preserve">are ultimately linked with the concerns of the citizens. Different social anticipations are used by the policymakers to formulate the public policy according to the actual needs of the citizens of the society. </w:t>
      </w:r>
      <w:r w:rsidR="00060D62">
        <w:t xml:space="preserve">The concerns and issues of the society </w:t>
      </w:r>
      <w:r w:rsidR="00060D62" w:rsidRPr="003906DE">
        <w:rPr>
          <w:noProof/>
        </w:rPr>
        <w:t>referred</w:t>
      </w:r>
      <w:r w:rsidR="003906DE">
        <w:rPr>
          <w:noProof/>
        </w:rPr>
        <w:t xml:space="preserve"> to</w:t>
      </w:r>
      <w:r w:rsidR="00060D62">
        <w:t xml:space="preserve"> the main problem which </w:t>
      </w:r>
      <w:r w:rsidR="00060D62" w:rsidRPr="003906DE">
        <w:rPr>
          <w:noProof/>
        </w:rPr>
        <w:t>provide</w:t>
      </w:r>
      <w:r w:rsidR="003906DE">
        <w:rPr>
          <w:noProof/>
        </w:rPr>
        <w:t>s</w:t>
      </w:r>
      <w:r w:rsidR="00060D62">
        <w:t xml:space="preserve"> </w:t>
      </w:r>
      <w:r w:rsidR="003906DE">
        <w:t xml:space="preserve">a </w:t>
      </w:r>
      <w:r w:rsidR="00060D62" w:rsidRPr="003906DE">
        <w:rPr>
          <w:noProof/>
        </w:rPr>
        <w:t>basic</w:t>
      </w:r>
      <w:r w:rsidR="00060D62">
        <w:t xml:space="preserve"> approach of policy development and implementation offering by the policymakers. </w:t>
      </w:r>
    </w:p>
    <w:p w:rsidR="009C52EC" w:rsidRDefault="005624EA" w:rsidP="00697586">
      <w:r>
        <w:t xml:space="preserve">Different forms of limitations is another crucial feature of concern associated with the approach of policies set by the government. It is critical to explore that government have </w:t>
      </w:r>
      <w:r w:rsidR="003906DE">
        <w:t xml:space="preserve">a </w:t>
      </w:r>
      <w:r w:rsidRPr="003906DE">
        <w:rPr>
          <w:noProof/>
        </w:rPr>
        <w:t>limited</w:t>
      </w:r>
      <w:r>
        <w:t xml:space="preserve"> domain of authority under the perspective of </w:t>
      </w:r>
      <w:r w:rsidR="003906DE">
        <w:t xml:space="preserve">the </w:t>
      </w:r>
      <w:r w:rsidRPr="003906DE">
        <w:rPr>
          <w:noProof/>
        </w:rPr>
        <w:t>legal</w:t>
      </w:r>
      <w:r>
        <w:t xml:space="preserve"> phenomenon. The feature of law </w:t>
      </w:r>
      <w:r w:rsidRPr="003906DE">
        <w:rPr>
          <w:noProof/>
        </w:rPr>
        <w:t>restrict</w:t>
      </w:r>
      <w:r w:rsidR="003906DE">
        <w:rPr>
          <w:noProof/>
        </w:rPr>
        <w:t>s</w:t>
      </w:r>
      <w:r>
        <w:t xml:space="preserve"> the power of the governments concerning the perspective of policy development and its implementation. </w:t>
      </w:r>
      <w:r w:rsidR="00B2183F">
        <w:t xml:space="preserve">The concept of separation of power is </w:t>
      </w:r>
      <w:r w:rsidR="00B2183F" w:rsidRPr="003906DE">
        <w:rPr>
          <w:noProof/>
        </w:rPr>
        <w:t>ad</w:t>
      </w:r>
      <w:r w:rsidR="003906DE">
        <w:rPr>
          <w:noProof/>
        </w:rPr>
        <w:t>a</w:t>
      </w:r>
      <w:r w:rsidR="00B2183F" w:rsidRPr="003906DE">
        <w:rPr>
          <w:noProof/>
        </w:rPr>
        <w:t>pted</w:t>
      </w:r>
      <w:r w:rsidR="00B2183F">
        <w:t xml:space="preserve"> to regulate the authority of the government that also appears in pol</w:t>
      </w:r>
      <w:r w:rsidR="00697586">
        <w:t xml:space="preserve">icy making and establishment </w:t>
      </w:r>
      <w:r w:rsidR="00697586">
        <w:fldChar w:fldCharType="begin"/>
      </w:r>
      <w:r w:rsidR="00697586">
        <w:instrText xml:space="preserve"> ADDIN ZOTERO_ITEM CSL_CITATION {"citationID":"Z82ZiZ7M","properties":{"formattedCitation":"(Campbell, 2002)","plainCitation":"(Campbell, 2002)","noteIndex":0},"citationItems":[{"id":1671,"uris":["http://zotero.org/users/local/lMSdZ3dY/items/QE7DXM9I"],"uri":["http://zotero.org/users/local/lMSdZ3dY/items/QE7DXM9I"],"itemData":{"id":1671,"type":"article-journal","title":"Ideas, politics, and public policy","container-title":"Annual review of sociology","page":"21-38","volume":"28","issue":"1","author":[{"family":"Campbell","given":"John L."}],"issued":{"date-parts":[["2002"]]}}}],"schema":"https://github.com/citation-style-language/schema/raw/master/csl-citation.json"} </w:instrText>
      </w:r>
      <w:r w:rsidR="00697586">
        <w:fldChar w:fldCharType="separate"/>
      </w:r>
      <w:r w:rsidR="00697586" w:rsidRPr="00697586">
        <w:t>(Campbell, 2002)</w:t>
      </w:r>
      <w:r w:rsidR="00697586">
        <w:fldChar w:fldCharType="end"/>
      </w:r>
      <w:r w:rsidR="00697586">
        <w:t>.</w:t>
      </w:r>
      <w:r w:rsidR="00B2183F">
        <w:t xml:space="preserve"> Check and balance is another criteria that </w:t>
      </w:r>
      <w:r w:rsidR="00B2183F" w:rsidRPr="003906DE">
        <w:rPr>
          <w:noProof/>
        </w:rPr>
        <w:t>come</w:t>
      </w:r>
      <w:r w:rsidR="00B2183F">
        <w:t xml:space="preserve"> into existence to identify the approach of the governments about the phenomenon of public policy. </w:t>
      </w:r>
    </w:p>
    <w:p w:rsidR="00B2183F" w:rsidRDefault="00B2183F" w:rsidP="005F6BC5">
      <w:r>
        <w:t xml:space="preserve">To conclude the discussion about the comprehensive understanding of the public policy, it is significant to indicate that active consideration of different aligned domain helps useful role to determine the policy. </w:t>
      </w:r>
      <w:r w:rsidR="000620CA">
        <w:t xml:space="preserve">Proper planning is mandatory which is only possible from the deep assessment of all the related aspect. The objective of identification of necessary information can only possible through the stage of policy analysis. The phase of policy analysis </w:t>
      </w:r>
      <w:r w:rsidR="000620CA" w:rsidRPr="003906DE">
        <w:rPr>
          <w:noProof/>
        </w:rPr>
        <w:t>assist</w:t>
      </w:r>
      <w:r w:rsidR="003906DE">
        <w:rPr>
          <w:noProof/>
        </w:rPr>
        <w:t>s</w:t>
      </w:r>
      <w:r w:rsidR="000620CA">
        <w:t xml:space="preserve"> decision-makers to make their decisions according to the available information. </w:t>
      </w:r>
    </w:p>
    <w:p w:rsidR="00097DC2" w:rsidRDefault="00097DC2" w:rsidP="00080BD9">
      <w:bookmarkStart w:id="0" w:name="_GoBack"/>
      <w:bookmarkEnd w:id="0"/>
    </w:p>
    <w:p w:rsidR="004450CA" w:rsidRDefault="004450CA" w:rsidP="00080BD9"/>
    <w:p w:rsidR="004450CA" w:rsidRDefault="004450CA" w:rsidP="00080BD9"/>
    <w:p w:rsidR="00965BBF" w:rsidRDefault="00965BBF" w:rsidP="00080BD9"/>
    <w:p w:rsidR="004D6675" w:rsidRDefault="004D6675" w:rsidP="00080BD9"/>
    <w:p w:rsidR="00761BB8" w:rsidRDefault="00B94732" w:rsidP="00B94732">
      <w:pPr>
        <w:jc w:val="center"/>
      </w:pPr>
      <w:r>
        <w:lastRenderedPageBreak/>
        <w:t>References</w:t>
      </w:r>
    </w:p>
    <w:p w:rsidR="00B94732" w:rsidRPr="00B94732" w:rsidRDefault="00B94732" w:rsidP="00B94732">
      <w:pPr>
        <w:pStyle w:val="Bibliography"/>
      </w:pPr>
      <w:r>
        <w:fldChar w:fldCharType="begin"/>
      </w:r>
      <w:r>
        <w:instrText xml:space="preserve"> ADDIN ZOTERO_BIBL {"uncited":[],"omitted":[],"custom":[]} CSL_BIBLIOGRAPHY </w:instrText>
      </w:r>
      <w:r>
        <w:fldChar w:fldCharType="separate"/>
      </w:r>
      <w:r w:rsidRPr="00B94732">
        <w:t xml:space="preserve">Burns, P., &amp; </w:t>
      </w:r>
      <w:proofErr w:type="spellStart"/>
      <w:r w:rsidRPr="00B94732">
        <w:t>Gimpel</w:t>
      </w:r>
      <w:proofErr w:type="spellEnd"/>
      <w:r w:rsidRPr="00B94732">
        <w:t xml:space="preserve">, J. G. (2000). Economic insecurity, prejudicial stereotypes, and public opinion on immigration policy. </w:t>
      </w:r>
      <w:r w:rsidRPr="00B94732">
        <w:rPr>
          <w:i/>
          <w:iCs/>
        </w:rPr>
        <w:t>Political Science Quarterly</w:t>
      </w:r>
      <w:r w:rsidRPr="00B94732">
        <w:t xml:space="preserve">, </w:t>
      </w:r>
      <w:r w:rsidRPr="00B94732">
        <w:rPr>
          <w:i/>
          <w:iCs/>
        </w:rPr>
        <w:t>115</w:t>
      </w:r>
      <w:r w:rsidRPr="00B94732">
        <w:t>(2), 201–225.</w:t>
      </w:r>
    </w:p>
    <w:p w:rsidR="00B94732" w:rsidRPr="00B94732" w:rsidRDefault="00B94732" w:rsidP="00B94732">
      <w:pPr>
        <w:pStyle w:val="Bibliography"/>
      </w:pPr>
      <w:r w:rsidRPr="00B94732">
        <w:t xml:space="preserve">Campbell, J. L. (2002). Ideas, politics, and public policy. </w:t>
      </w:r>
      <w:r w:rsidRPr="00B94732">
        <w:rPr>
          <w:i/>
          <w:iCs/>
        </w:rPr>
        <w:t>Annual Review of Sociology</w:t>
      </w:r>
      <w:r w:rsidRPr="00B94732">
        <w:t xml:space="preserve">, </w:t>
      </w:r>
      <w:r w:rsidRPr="00B94732">
        <w:rPr>
          <w:i/>
          <w:iCs/>
        </w:rPr>
        <w:t>28</w:t>
      </w:r>
      <w:r w:rsidRPr="00B94732">
        <w:t>(1), 21–38.</w:t>
      </w:r>
    </w:p>
    <w:p w:rsidR="00B94732" w:rsidRPr="00B94732" w:rsidRDefault="00B94732" w:rsidP="00B94732">
      <w:pPr>
        <w:pStyle w:val="Bibliography"/>
      </w:pPr>
      <w:r w:rsidRPr="00B94732">
        <w:t xml:space="preserve">Dunn, W. N. (2015). </w:t>
      </w:r>
      <w:r w:rsidRPr="00B94732">
        <w:rPr>
          <w:i/>
          <w:iCs/>
        </w:rPr>
        <w:t>Public policy analysis</w:t>
      </w:r>
      <w:r w:rsidRPr="00B94732">
        <w:t>. Routledge.</w:t>
      </w:r>
    </w:p>
    <w:p w:rsidR="00B94732" w:rsidRPr="00B94732" w:rsidRDefault="00B94732" w:rsidP="00B94732">
      <w:pPr>
        <w:pStyle w:val="Bibliography"/>
      </w:pPr>
      <w:r w:rsidRPr="00B94732">
        <w:t xml:space="preserve">Dye, T. R. (2002). </w:t>
      </w:r>
      <w:r w:rsidRPr="00B94732">
        <w:rPr>
          <w:i/>
          <w:iCs/>
        </w:rPr>
        <w:t>Understanding Public Policy</w:t>
      </w:r>
      <w:r w:rsidRPr="00B94732">
        <w:t xml:space="preserve">. Prentice Hall. Retrieved </w:t>
      </w:r>
      <w:r>
        <w:t>from https://books.google.com</w:t>
      </w:r>
      <w:r w:rsidRPr="00B94732">
        <w:t>/books?id=R5ApAQAAMAAJ</w:t>
      </w:r>
    </w:p>
    <w:p w:rsidR="00B94732" w:rsidRDefault="00B94732" w:rsidP="00B94732">
      <w:r>
        <w:fldChar w:fldCharType="end"/>
      </w:r>
    </w:p>
    <w:p w:rsidR="00001485" w:rsidRDefault="00001485" w:rsidP="00080BD9"/>
    <w:p w:rsidR="00761BB8" w:rsidRDefault="00761BB8" w:rsidP="00080BD9"/>
    <w:p w:rsidR="00BD6181" w:rsidRDefault="00BD6181" w:rsidP="00080BD9"/>
    <w:p w:rsidR="00182859" w:rsidRDefault="00182859" w:rsidP="00080BD9"/>
    <w:p w:rsidR="005256B0" w:rsidRDefault="00080BD9" w:rsidP="00080BD9">
      <w:r>
        <w:t xml:space="preserve"> </w:t>
      </w:r>
    </w:p>
    <w:p w:rsidR="00080BD9" w:rsidRPr="00D97FCE" w:rsidRDefault="00080BD9" w:rsidP="003A32B3"/>
    <w:p w:rsidR="003A32B3" w:rsidRPr="0040461A" w:rsidRDefault="003A32B3" w:rsidP="002314D3">
      <w:pPr>
        <w:jc w:val="center"/>
      </w:pPr>
    </w:p>
    <w:p w:rsidR="00771B85" w:rsidRPr="008D7664" w:rsidRDefault="00771B85" w:rsidP="002314D3">
      <w:pPr>
        <w:rPr>
          <w:color w:val="000000" w:themeColor="text1"/>
        </w:rPr>
      </w:pPr>
    </w:p>
    <w:sectPr w:rsidR="00771B85" w:rsidRPr="008D7664" w:rsidSect="004621FE">
      <w:headerReference w:type="even" r:id="rId7"/>
      <w:headerReference w:type="default" r:id="rId8"/>
      <w:headerReference w:type="first" r:id="rId9"/>
      <w:pgSz w:w="12240" w:h="15840" w:code="1"/>
      <w:pgMar w:top="1155"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E398B" w:rsidRDefault="000E398B">
      <w:pPr>
        <w:spacing w:line="240" w:lineRule="auto"/>
      </w:pPr>
      <w:r>
        <w:separator/>
      </w:r>
    </w:p>
  </w:endnote>
  <w:endnote w:type="continuationSeparator" w:id="0">
    <w:p w:rsidR="000E398B" w:rsidRDefault="000E398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E398B" w:rsidRDefault="000E398B">
      <w:pPr>
        <w:spacing w:line="240" w:lineRule="auto"/>
      </w:pPr>
      <w:r>
        <w:separator/>
      </w:r>
    </w:p>
  </w:footnote>
  <w:footnote w:type="continuationSeparator" w:id="0">
    <w:p w:rsidR="000E398B" w:rsidRDefault="000E398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94732">
      <w:rPr>
        <w:rStyle w:val="PageNumber"/>
        <w:noProof/>
      </w:rPr>
      <w:t>5</w:t>
    </w:r>
    <w:r>
      <w:rPr>
        <w:rStyle w:val="PageNumber"/>
      </w:rPr>
      <w:fldChar w:fldCharType="end"/>
    </w:r>
  </w:p>
  <w:p w:rsidR="00BF3C39" w:rsidRDefault="000854FF">
    <w:pPr>
      <w:pStyle w:val="Header"/>
      <w:ind w:right="360" w:firstLine="0"/>
    </w:pPr>
    <w:r>
      <w:t>BUSINESS AND MANAGEMENT</w:t>
    </w:r>
  </w:p>
  <w:p w:rsidR="002A2A03" w:rsidRDefault="002A2A03">
    <w:pPr>
      <w:pStyle w:val="Header"/>
      <w:ind w:right="360" w:firstLine="0"/>
    </w:pP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94732">
      <w:rPr>
        <w:rStyle w:val="PageNumber"/>
        <w:noProof/>
      </w:rPr>
      <w:t>1</w:t>
    </w:r>
    <w:r>
      <w:rPr>
        <w:rStyle w:val="PageNumber"/>
      </w:rPr>
      <w:fldChar w:fldCharType="end"/>
    </w:r>
  </w:p>
  <w:p w:rsidR="002A2A03" w:rsidRDefault="002A2A03">
    <w:pPr>
      <w:ind w:right="360" w:firstLine="0"/>
    </w:pPr>
    <w:r>
      <w:t xml:space="preserve">Running </w:t>
    </w:r>
    <w:r w:rsidR="00AC5A6D">
      <w:t xml:space="preserve">head: </w:t>
    </w:r>
    <w:r w:rsidR="000854FF">
      <w:t>BUSINESS AND MANAGEMENT</w:t>
    </w:r>
    <w:r>
      <w:tab/>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0CA2285"/>
    <w:multiLevelType w:val="hybridMultilevel"/>
    <w:tmpl w:val="18746838"/>
    <w:lvl w:ilvl="0" w:tplc="B2084BFE">
      <w:start w:val="1"/>
      <w:numFmt w:val="bullet"/>
      <w:lvlText w:val=""/>
      <w:lvlJc w:val="left"/>
      <w:pPr>
        <w:tabs>
          <w:tab w:val="num" w:pos="720"/>
        </w:tabs>
        <w:ind w:left="720" w:hanging="360"/>
      </w:pPr>
      <w:rPr>
        <w:rFonts w:ascii="Wingdings" w:hAnsi="Wingdings" w:hint="default"/>
      </w:rPr>
    </w:lvl>
    <w:lvl w:ilvl="1" w:tplc="E49E4262">
      <w:start w:val="255"/>
      <w:numFmt w:val="bullet"/>
      <w:lvlText w:val=""/>
      <w:lvlJc w:val="left"/>
      <w:pPr>
        <w:tabs>
          <w:tab w:val="num" w:pos="1440"/>
        </w:tabs>
        <w:ind w:left="1440" w:hanging="360"/>
      </w:pPr>
      <w:rPr>
        <w:rFonts w:ascii="Wingdings" w:hAnsi="Wingdings" w:hint="default"/>
      </w:rPr>
    </w:lvl>
    <w:lvl w:ilvl="2" w:tplc="3FF4F104" w:tentative="1">
      <w:start w:val="1"/>
      <w:numFmt w:val="bullet"/>
      <w:lvlText w:val=""/>
      <w:lvlJc w:val="left"/>
      <w:pPr>
        <w:tabs>
          <w:tab w:val="num" w:pos="2160"/>
        </w:tabs>
        <w:ind w:left="2160" w:hanging="360"/>
      </w:pPr>
      <w:rPr>
        <w:rFonts w:ascii="Wingdings" w:hAnsi="Wingdings" w:hint="default"/>
      </w:rPr>
    </w:lvl>
    <w:lvl w:ilvl="3" w:tplc="E29614D0" w:tentative="1">
      <w:start w:val="1"/>
      <w:numFmt w:val="bullet"/>
      <w:lvlText w:val=""/>
      <w:lvlJc w:val="left"/>
      <w:pPr>
        <w:tabs>
          <w:tab w:val="num" w:pos="2880"/>
        </w:tabs>
        <w:ind w:left="2880" w:hanging="360"/>
      </w:pPr>
      <w:rPr>
        <w:rFonts w:ascii="Wingdings" w:hAnsi="Wingdings" w:hint="default"/>
      </w:rPr>
    </w:lvl>
    <w:lvl w:ilvl="4" w:tplc="CD64F934" w:tentative="1">
      <w:start w:val="1"/>
      <w:numFmt w:val="bullet"/>
      <w:lvlText w:val=""/>
      <w:lvlJc w:val="left"/>
      <w:pPr>
        <w:tabs>
          <w:tab w:val="num" w:pos="3600"/>
        </w:tabs>
        <w:ind w:left="3600" w:hanging="360"/>
      </w:pPr>
      <w:rPr>
        <w:rFonts w:ascii="Wingdings" w:hAnsi="Wingdings" w:hint="default"/>
      </w:rPr>
    </w:lvl>
    <w:lvl w:ilvl="5" w:tplc="09D45D2E" w:tentative="1">
      <w:start w:val="1"/>
      <w:numFmt w:val="bullet"/>
      <w:lvlText w:val=""/>
      <w:lvlJc w:val="left"/>
      <w:pPr>
        <w:tabs>
          <w:tab w:val="num" w:pos="4320"/>
        </w:tabs>
        <w:ind w:left="4320" w:hanging="360"/>
      </w:pPr>
      <w:rPr>
        <w:rFonts w:ascii="Wingdings" w:hAnsi="Wingdings" w:hint="default"/>
      </w:rPr>
    </w:lvl>
    <w:lvl w:ilvl="6" w:tplc="06565198" w:tentative="1">
      <w:start w:val="1"/>
      <w:numFmt w:val="bullet"/>
      <w:lvlText w:val=""/>
      <w:lvlJc w:val="left"/>
      <w:pPr>
        <w:tabs>
          <w:tab w:val="num" w:pos="5040"/>
        </w:tabs>
        <w:ind w:left="5040" w:hanging="360"/>
      </w:pPr>
      <w:rPr>
        <w:rFonts w:ascii="Wingdings" w:hAnsi="Wingdings" w:hint="default"/>
      </w:rPr>
    </w:lvl>
    <w:lvl w:ilvl="7" w:tplc="AA4A7BC2" w:tentative="1">
      <w:start w:val="1"/>
      <w:numFmt w:val="bullet"/>
      <w:lvlText w:val=""/>
      <w:lvlJc w:val="left"/>
      <w:pPr>
        <w:tabs>
          <w:tab w:val="num" w:pos="5760"/>
        </w:tabs>
        <w:ind w:left="5760" w:hanging="360"/>
      </w:pPr>
      <w:rPr>
        <w:rFonts w:ascii="Wingdings" w:hAnsi="Wingdings" w:hint="default"/>
      </w:rPr>
    </w:lvl>
    <w:lvl w:ilvl="8" w:tplc="523064B0" w:tentative="1">
      <w:start w:val="1"/>
      <w:numFmt w:val="bullet"/>
      <w:lvlText w:val=""/>
      <w:lvlJc w:val="left"/>
      <w:pPr>
        <w:tabs>
          <w:tab w:val="num" w:pos="6480"/>
        </w:tabs>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KwsLAwMDewNDY1NDFV0lEKTi0uzszPAykwtKgFAMXqg+gtAAAA"/>
  </w:docVars>
  <w:rsids>
    <w:rsidRoot w:val="00CF29F0"/>
    <w:rsid w:val="00001485"/>
    <w:rsid w:val="0000793A"/>
    <w:rsid w:val="00015999"/>
    <w:rsid w:val="00036A4E"/>
    <w:rsid w:val="00060D62"/>
    <w:rsid w:val="000620CA"/>
    <w:rsid w:val="000704B3"/>
    <w:rsid w:val="00080BD9"/>
    <w:rsid w:val="000830A7"/>
    <w:rsid w:val="000854FF"/>
    <w:rsid w:val="000968F8"/>
    <w:rsid w:val="00097DC2"/>
    <w:rsid w:val="000A6946"/>
    <w:rsid w:val="000B0A32"/>
    <w:rsid w:val="000D7DA9"/>
    <w:rsid w:val="000E35B1"/>
    <w:rsid w:val="000E398B"/>
    <w:rsid w:val="0010684A"/>
    <w:rsid w:val="0013470A"/>
    <w:rsid w:val="00153341"/>
    <w:rsid w:val="0017529A"/>
    <w:rsid w:val="001807BE"/>
    <w:rsid w:val="00180D95"/>
    <w:rsid w:val="00182859"/>
    <w:rsid w:val="00195067"/>
    <w:rsid w:val="001970C6"/>
    <w:rsid w:val="001A0A79"/>
    <w:rsid w:val="001A27C9"/>
    <w:rsid w:val="001B0D17"/>
    <w:rsid w:val="001C1992"/>
    <w:rsid w:val="001C20CB"/>
    <w:rsid w:val="001C2668"/>
    <w:rsid w:val="001C7CAE"/>
    <w:rsid w:val="001D412A"/>
    <w:rsid w:val="001D48AE"/>
    <w:rsid w:val="001D676D"/>
    <w:rsid w:val="001E3624"/>
    <w:rsid w:val="001E3D3C"/>
    <w:rsid w:val="001E4220"/>
    <w:rsid w:val="002100CC"/>
    <w:rsid w:val="00221134"/>
    <w:rsid w:val="00221663"/>
    <w:rsid w:val="0022480C"/>
    <w:rsid w:val="002314D3"/>
    <w:rsid w:val="00240D2A"/>
    <w:rsid w:val="0024491B"/>
    <w:rsid w:val="002469DB"/>
    <w:rsid w:val="00251893"/>
    <w:rsid w:val="00256835"/>
    <w:rsid w:val="002668EE"/>
    <w:rsid w:val="00273696"/>
    <w:rsid w:val="00283D34"/>
    <w:rsid w:val="002A2A03"/>
    <w:rsid w:val="002B5EAD"/>
    <w:rsid w:val="002D024C"/>
    <w:rsid w:val="002D059D"/>
    <w:rsid w:val="002F28E9"/>
    <w:rsid w:val="002F36A5"/>
    <w:rsid w:val="002F4173"/>
    <w:rsid w:val="002F4E8E"/>
    <w:rsid w:val="002F5C6A"/>
    <w:rsid w:val="00301302"/>
    <w:rsid w:val="00305FD1"/>
    <w:rsid w:val="00307E05"/>
    <w:rsid w:val="003126BB"/>
    <w:rsid w:val="0033565F"/>
    <w:rsid w:val="00355786"/>
    <w:rsid w:val="003764B1"/>
    <w:rsid w:val="0038577E"/>
    <w:rsid w:val="003906DE"/>
    <w:rsid w:val="00397895"/>
    <w:rsid w:val="003A32B3"/>
    <w:rsid w:val="003A3A7F"/>
    <w:rsid w:val="003A4AFF"/>
    <w:rsid w:val="003A5D57"/>
    <w:rsid w:val="003C08D3"/>
    <w:rsid w:val="003C13AB"/>
    <w:rsid w:val="003C7227"/>
    <w:rsid w:val="003D485B"/>
    <w:rsid w:val="003E48BB"/>
    <w:rsid w:val="003F0660"/>
    <w:rsid w:val="00423C60"/>
    <w:rsid w:val="00441410"/>
    <w:rsid w:val="004450CA"/>
    <w:rsid w:val="004466B9"/>
    <w:rsid w:val="00453C5B"/>
    <w:rsid w:val="00461879"/>
    <w:rsid w:val="004621FE"/>
    <w:rsid w:val="00462941"/>
    <w:rsid w:val="00477E2E"/>
    <w:rsid w:val="004805AC"/>
    <w:rsid w:val="004811CA"/>
    <w:rsid w:val="00485ACF"/>
    <w:rsid w:val="00496C87"/>
    <w:rsid w:val="004A12F5"/>
    <w:rsid w:val="004A3794"/>
    <w:rsid w:val="004A65F0"/>
    <w:rsid w:val="004A7DFC"/>
    <w:rsid w:val="004B6244"/>
    <w:rsid w:val="004D6675"/>
    <w:rsid w:val="004E5B48"/>
    <w:rsid w:val="004F1A2A"/>
    <w:rsid w:val="004F34AA"/>
    <w:rsid w:val="004F550E"/>
    <w:rsid w:val="00517922"/>
    <w:rsid w:val="00517C9B"/>
    <w:rsid w:val="00524D18"/>
    <w:rsid w:val="005256B0"/>
    <w:rsid w:val="00531A87"/>
    <w:rsid w:val="00547439"/>
    <w:rsid w:val="00551AC1"/>
    <w:rsid w:val="00551C7C"/>
    <w:rsid w:val="005624EA"/>
    <w:rsid w:val="0056528D"/>
    <w:rsid w:val="00567F1B"/>
    <w:rsid w:val="0057473A"/>
    <w:rsid w:val="00577062"/>
    <w:rsid w:val="005775E6"/>
    <w:rsid w:val="00585B37"/>
    <w:rsid w:val="005861EB"/>
    <w:rsid w:val="005B0DE5"/>
    <w:rsid w:val="005B752E"/>
    <w:rsid w:val="005E168F"/>
    <w:rsid w:val="005E686C"/>
    <w:rsid w:val="005F6BC5"/>
    <w:rsid w:val="006077F4"/>
    <w:rsid w:val="00610F6B"/>
    <w:rsid w:val="006240BD"/>
    <w:rsid w:val="006449A6"/>
    <w:rsid w:val="006461AF"/>
    <w:rsid w:val="00655058"/>
    <w:rsid w:val="00660CE1"/>
    <w:rsid w:val="00661C8A"/>
    <w:rsid w:val="00664596"/>
    <w:rsid w:val="00664D93"/>
    <w:rsid w:val="00680BB4"/>
    <w:rsid w:val="006911CC"/>
    <w:rsid w:val="00695364"/>
    <w:rsid w:val="00697586"/>
    <w:rsid w:val="006A4ED3"/>
    <w:rsid w:val="006B2E6F"/>
    <w:rsid w:val="006B7D38"/>
    <w:rsid w:val="006C60C4"/>
    <w:rsid w:val="006E4202"/>
    <w:rsid w:val="00725F9F"/>
    <w:rsid w:val="007425A1"/>
    <w:rsid w:val="007549AB"/>
    <w:rsid w:val="00761BB8"/>
    <w:rsid w:val="00763E4A"/>
    <w:rsid w:val="00765C2C"/>
    <w:rsid w:val="00771B85"/>
    <w:rsid w:val="00785726"/>
    <w:rsid w:val="0079616C"/>
    <w:rsid w:val="007B2FDE"/>
    <w:rsid w:val="007B6697"/>
    <w:rsid w:val="007C7277"/>
    <w:rsid w:val="007D69CE"/>
    <w:rsid w:val="007E32FF"/>
    <w:rsid w:val="007E6776"/>
    <w:rsid w:val="007F4402"/>
    <w:rsid w:val="00800336"/>
    <w:rsid w:val="00800E02"/>
    <w:rsid w:val="008076A8"/>
    <w:rsid w:val="008247A3"/>
    <w:rsid w:val="008363B4"/>
    <w:rsid w:val="00840231"/>
    <w:rsid w:val="008425A4"/>
    <w:rsid w:val="00854192"/>
    <w:rsid w:val="00857514"/>
    <w:rsid w:val="0086112D"/>
    <w:rsid w:val="008664A0"/>
    <w:rsid w:val="00870053"/>
    <w:rsid w:val="008804D7"/>
    <w:rsid w:val="00882114"/>
    <w:rsid w:val="0088586C"/>
    <w:rsid w:val="008B6BDE"/>
    <w:rsid w:val="008C6B98"/>
    <w:rsid w:val="008D1C93"/>
    <w:rsid w:val="008D7664"/>
    <w:rsid w:val="00927285"/>
    <w:rsid w:val="009406D7"/>
    <w:rsid w:val="009500DC"/>
    <w:rsid w:val="00951FCA"/>
    <w:rsid w:val="0096099A"/>
    <w:rsid w:val="00962C90"/>
    <w:rsid w:val="00965BBF"/>
    <w:rsid w:val="00971ED9"/>
    <w:rsid w:val="009816FD"/>
    <w:rsid w:val="00985508"/>
    <w:rsid w:val="0098796A"/>
    <w:rsid w:val="00995AC0"/>
    <w:rsid w:val="009A78B8"/>
    <w:rsid w:val="009C1505"/>
    <w:rsid w:val="009C2A63"/>
    <w:rsid w:val="009C52EC"/>
    <w:rsid w:val="009D3862"/>
    <w:rsid w:val="009D6C89"/>
    <w:rsid w:val="009E042F"/>
    <w:rsid w:val="009F2BCB"/>
    <w:rsid w:val="009F5EE3"/>
    <w:rsid w:val="00A317C6"/>
    <w:rsid w:val="00A37BA6"/>
    <w:rsid w:val="00A42CA0"/>
    <w:rsid w:val="00A461E6"/>
    <w:rsid w:val="00A4686D"/>
    <w:rsid w:val="00A471EF"/>
    <w:rsid w:val="00A47E4F"/>
    <w:rsid w:val="00A47F4A"/>
    <w:rsid w:val="00A51120"/>
    <w:rsid w:val="00A959C2"/>
    <w:rsid w:val="00AA149F"/>
    <w:rsid w:val="00AC2112"/>
    <w:rsid w:val="00AC5A6D"/>
    <w:rsid w:val="00AC7C4B"/>
    <w:rsid w:val="00AD5811"/>
    <w:rsid w:val="00AE262E"/>
    <w:rsid w:val="00B06D48"/>
    <w:rsid w:val="00B144BB"/>
    <w:rsid w:val="00B15235"/>
    <w:rsid w:val="00B2183F"/>
    <w:rsid w:val="00B30934"/>
    <w:rsid w:val="00B34319"/>
    <w:rsid w:val="00B3590D"/>
    <w:rsid w:val="00B40B89"/>
    <w:rsid w:val="00B447D1"/>
    <w:rsid w:val="00B44949"/>
    <w:rsid w:val="00B53A00"/>
    <w:rsid w:val="00B600F2"/>
    <w:rsid w:val="00B60C43"/>
    <w:rsid w:val="00B75ED3"/>
    <w:rsid w:val="00B94732"/>
    <w:rsid w:val="00BA5880"/>
    <w:rsid w:val="00BD6181"/>
    <w:rsid w:val="00BD6F31"/>
    <w:rsid w:val="00BF0766"/>
    <w:rsid w:val="00BF3C39"/>
    <w:rsid w:val="00C01B62"/>
    <w:rsid w:val="00C01FF7"/>
    <w:rsid w:val="00C05281"/>
    <w:rsid w:val="00C10916"/>
    <w:rsid w:val="00C17BBF"/>
    <w:rsid w:val="00C21801"/>
    <w:rsid w:val="00C23B64"/>
    <w:rsid w:val="00C24CBB"/>
    <w:rsid w:val="00C25153"/>
    <w:rsid w:val="00C4538F"/>
    <w:rsid w:val="00C4635A"/>
    <w:rsid w:val="00C53268"/>
    <w:rsid w:val="00C6062D"/>
    <w:rsid w:val="00C662E5"/>
    <w:rsid w:val="00C67138"/>
    <w:rsid w:val="00C67A3F"/>
    <w:rsid w:val="00C713B0"/>
    <w:rsid w:val="00C75863"/>
    <w:rsid w:val="00C76088"/>
    <w:rsid w:val="00C77311"/>
    <w:rsid w:val="00C86A0C"/>
    <w:rsid w:val="00C86AC5"/>
    <w:rsid w:val="00CB2D30"/>
    <w:rsid w:val="00CC26CB"/>
    <w:rsid w:val="00CC4D31"/>
    <w:rsid w:val="00CC79B8"/>
    <w:rsid w:val="00CD106C"/>
    <w:rsid w:val="00CF29F0"/>
    <w:rsid w:val="00D62B62"/>
    <w:rsid w:val="00D63F89"/>
    <w:rsid w:val="00D64E9B"/>
    <w:rsid w:val="00D73D88"/>
    <w:rsid w:val="00D764AE"/>
    <w:rsid w:val="00D97FCE"/>
    <w:rsid w:val="00DA581E"/>
    <w:rsid w:val="00DB02EF"/>
    <w:rsid w:val="00DB4A5F"/>
    <w:rsid w:val="00DC71BA"/>
    <w:rsid w:val="00DD5EF9"/>
    <w:rsid w:val="00DE5A52"/>
    <w:rsid w:val="00E04E44"/>
    <w:rsid w:val="00E21E84"/>
    <w:rsid w:val="00E24A0F"/>
    <w:rsid w:val="00E25C33"/>
    <w:rsid w:val="00E319D5"/>
    <w:rsid w:val="00E32C70"/>
    <w:rsid w:val="00E4414B"/>
    <w:rsid w:val="00E66452"/>
    <w:rsid w:val="00EA3B28"/>
    <w:rsid w:val="00EA5852"/>
    <w:rsid w:val="00EB3B71"/>
    <w:rsid w:val="00EC261B"/>
    <w:rsid w:val="00EC3126"/>
    <w:rsid w:val="00EC71DA"/>
    <w:rsid w:val="00EF08E3"/>
    <w:rsid w:val="00F07A18"/>
    <w:rsid w:val="00F1407E"/>
    <w:rsid w:val="00F41C54"/>
    <w:rsid w:val="00F42F66"/>
    <w:rsid w:val="00F6247A"/>
    <w:rsid w:val="00F74D81"/>
    <w:rsid w:val="00F768B8"/>
    <w:rsid w:val="00F82368"/>
    <w:rsid w:val="00F869BF"/>
    <w:rsid w:val="00F916FB"/>
    <w:rsid w:val="00FB07C3"/>
    <w:rsid w:val="00FB21BA"/>
    <w:rsid w:val="00FB43CB"/>
    <w:rsid w:val="00FB5225"/>
    <w:rsid w:val="00FC57AA"/>
    <w:rsid w:val="00FD183C"/>
    <w:rsid w:val="00FE3C50"/>
    <w:rsid w:val="00FF60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09F77991-C321-44E6-BFC4-BE75F40A6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771B85"/>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5892108">
      <w:bodyDiv w:val="1"/>
      <w:marLeft w:val="0"/>
      <w:marRight w:val="0"/>
      <w:marTop w:val="0"/>
      <w:marBottom w:val="0"/>
      <w:divBdr>
        <w:top w:val="none" w:sz="0" w:space="0" w:color="auto"/>
        <w:left w:val="none" w:sz="0" w:space="0" w:color="auto"/>
        <w:bottom w:val="none" w:sz="0" w:space="0" w:color="auto"/>
        <w:right w:val="none" w:sz="0" w:space="0" w:color="auto"/>
      </w:divBdr>
      <w:divsChild>
        <w:div w:id="1634872982">
          <w:marLeft w:val="0"/>
          <w:marRight w:val="0"/>
          <w:marTop w:val="0"/>
          <w:marBottom w:val="0"/>
          <w:divBdr>
            <w:top w:val="none" w:sz="0" w:space="0" w:color="auto"/>
            <w:left w:val="none" w:sz="0" w:space="0" w:color="auto"/>
            <w:bottom w:val="none" w:sz="0" w:space="0" w:color="auto"/>
            <w:right w:val="none" w:sz="0" w:space="0" w:color="auto"/>
          </w:divBdr>
        </w:div>
        <w:div w:id="959798752">
          <w:marLeft w:val="0"/>
          <w:marRight w:val="0"/>
          <w:marTop w:val="0"/>
          <w:marBottom w:val="0"/>
          <w:divBdr>
            <w:top w:val="none" w:sz="0" w:space="0" w:color="auto"/>
            <w:left w:val="none" w:sz="0" w:space="0" w:color="auto"/>
            <w:bottom w:val="none" w:sz="0" w:space="0" w:color="auto"/>
            <w:right w:val="none" w:sz="0" w:space="0" w:color="auto"/>
          </w:divBdr>
        </w:div>
        <w:div w:id="240529065">
          <w:marLeft w:val="0"/>
          <w:marRight w:val="0"/>
          <w:marTop w:val="0"/>
          <w:marBottom w:val="0"/>
          <w:divBdr>
            <w:top w:val="none" w:sz="0" w:space="0" w:color="auto"/>
            <w:left w:val="none" w:sz="0" w:space="0" w:color="auto"/>
            <w:bottom w:val="none" w:sz="0" w:space="0" w:color="auto"/>
            <w:right w:val="none" w:sz="0" w:space="0" w:color="auto"/>
          </w:divBdr>
        </w:div>
        <w:div w:id="614292710">
          <w:marLeft w:val="0"/>
          <w:marRight w:val="0"/>
          <w:marTop w:val="0"/>
          <w:marBottom w:val="0"/>
          <w:divBdr>
            <w:top w:val="none" w:sz="0" w:space="0" w:color="auto"/>
            <w:left w:val="none" w:sz="0" w:space="0" w:color="auto"/>
            <w:bottom w:val="none" w:sz="0" w:space="0" w:color="auto"/>
            <w:right w:val="none" w:sz="0" w:space="0" w:color="auto"/>
          </w:divBdr>
        </w:div>
        <w:div w:id="394162161">
          <w:marLeft w:val="0"/>
          <w:marRight w:val="0"/>
          <w:marTop w:val="0"/>
          <w:marBottom w:val="0"/>
          <w:divBdr>
            <w:top w:val="none" w:sz="0" w:space="0" w:color="auto"/>
            <w:left w:val="none" w:sz="0" w:space="0" w:color="auto"/>
            <w:bottom w:val="none" w:sz="0" w:space="0" w:color="auto"/>
            <w:right w:val="none" w:sz="0" w:space="0" w:color="auto"/>
          </w:divBdr>
        </w:div>
        <w:div w:id="169954343">
          <w:marLeft w:val="0"/>
          <w:marRight w:val="0"/>
          <w:marTop w:val="0"/>
          <w:marBottom w:val="0"/>
          <w:divBdr>
            <w:top w:val="none" w:sz="0" w:space="0" w:color="auto"/>
            <w:left w:val="none" w:sz="0" w:space="0" w:color="auto"/>
            <w:bottom w:val="none" w:sz="0" w:space="0" w:color="auto"/>
            <w:right w:val="none" w:sz="0" w:space="0" w:color="auto"/>
          </w:divBdr>
        </w:div>
        <w:div w:id="579369219">
          <w:marLeft w:val="0"/>
          <w:marRight w:val="0"/>
          <w:marTop w:val="0"/>
          <w:marBottom w:val="0"/>
          <w:divBdr>
            <w:top w:val="none" w:sz="0" w:space="0" w:color="auto"/>
            <w:left w:val="none" w:sz="0" w:space="0" w:color="auto"/>
            <w:bottom w:val="none" w:sz="0" w:space="0" w:color="auto"/>
            <w:right w:val="none" w:sz="0" w:space="0" w:color="auto"/>
          </w:divBdr>
        </w:div>
      </w:divsChild>
    </w:div>
    <w:div w:id="905146457">
      <w:bodyDiv w:val="1"/>
      <w:marLeft w:val="0"/>
      <w:marRight w:val="0"/>
      <w:marTop w:val="0"/>
      <w:marBottom w:val="0"/>
      <w:divBdr>
        <w:top w:val="none" w:sz="0" w:space="0" w:color="auto"/>
        <w:left w:val="none" w:sz="0" w:space="0" w:color="auto"/>
        <w:bottom w:val="none" w:sz="0" w:space="0" w:color="auto"/>
        <w:right w:val="none" w:sz="0" w:space="0" w:color="auto"/>
      </w:divBdr>
      <w:divsChild>
        <w:div w:id="1244411669">
          <w:marLeft w:val="0"/>
          <w:marRight w:val="0"/>
          <w:marTop w:val="0"/>
          <w:marBottom w:val="0"/>
          <w:divBdr>
            <w:top w:val="none" w:sz="0" w:space="0" w:color="auto"/>
            <w:left w:val="none" w:sz="0" w:space="0" w:color="auto"/>
            <w:bottom w:val="none" w:sz="0" w:space="0" w:color="auto"/>
            <w:right w:val="none" w:sz="0" w:space="0" w:color="auto"/>
          </w:divBdr>
        </w:div>
      </w:divsChild>
    </w:div>
    <w:div w:id="1047726770">
      <w:bodyDiv w:val="1"/>
      <w:marLeft w:val="0"/>
      <w:marRight w:val="0"/>
      <w:marTop w:val="0"/>
      <w:marBottom w:val="0"/>
      <w:divBdr>
        <w:top w:val="none" w:sz="0" w:space="0" w:color="auto"/>
        <w:left w:val="none" w:sz="0" w:space="0" w:color="auto"/>
        <w:bottom w:val="none" w:sz="0" w:space="0" w:color="auto"/>
        <w:right w:val="none" w:sz="0" w:space="0" w:color="auto"/>
      </w:divBdr>
    </w:div>
    <w:div w:id="1369598323">
      <w:bodyDiv w:val="1"/>
      <w:marLeft w:val="0"/>
      <w:marRight w:val="0"/>
      <w:marTop w:val="0"/>
      <w:marBottom w:val="0"/>
      <w:divBdr>
        <w:top w:val="none" w:sz="0" w:space="0" w:color="auto"/>
        <w:left w:val="none" w:sz="0" w:space="0" w:color="auto"/>
        <w:bottom w:val="none" w:sz="0" w:space="0" w:color="auto"/>
        <w:right w:val="none" w:sz="0" w:space="0" w:color="auto"/>
      </w:divBdr>
      <w:divsChild>
        <w:div w:id="1127043269">
          <w:marLeft w:val="547"/>
          <w:marRight w:val="0"/>
          <w:marTop w:val="154"/>
          <w:marBottom w:val="0"/>
          <w:divBdr>
            <w:top w:val="none" w:sz="0" w:space="0" w:color="auto"/>
            <w:left w:val="none" w:sz="0" w:space="0" w:color="auto"/>
            <w:bottom w:val="none" w:sz="0" w:space="0" w:color="auto"/>
            <w:right w:val="none" w:sz="0" w:space="0" w:color="auto"/>
          </w:divBdr>
        </w:div>
        <w:div w:id="1664239146">
          <w:marLeft w:val="547"/>
          <w:marRight w:val="0"/>
          <w:marTop w:val="154"/>
          <w:marBottom w:val="0"/>
          <w:divBdr>
            <w:top w:val="none" w:sz="0" w:space="0" w:color="auto"/>
            <w:left w:val="none" w:sz="0" w:space="0" w:color="auto"/>
            <w:bottom w:val="none" w:sz="0" w:space="0" w:color="auto"/>
            <w:right w:val="none" w:sz="0" w:space="0" w:color="auto"/>
          </w:divBdr>
        </w:div>
        <w:div w:id="1923710513">
          <w:marLeft w:val="1166"/>
          <w:marRight w:val="0"/>
          <w:marTop w:val="134"/>
          <w:marBottom w:val="0"/>
          <w:divBdr>
            <w:top w:val="none" w:sz="0" w:space="0" w:color="auto"/>
            <w:left w:val="none" w:sz="0" w:space="0" w:color="auto"/>
            <w:bottom w:val="none" w:sz="0" w:space="0" w:color="auto"/>
            <w:right w:val="none" w:sz="0" w:space="0" w:color="auto"/>
          </w:divBdr>
        </w:div>
        <w:div w:id="1515609559">
          <w:marLeft w:val="1166"/>
          <w:marRight w:val="0"/>
          <w:marTop w:val="134"/>
          <w:marBottom w:val="0"/>
          <w:divBdr>
            <w:top w:val="none" w:sz="0" w:space="0" w:color="auto"/>
            <w:left w:val="none" w:sz="0" w:space="0" w:color="auto"/>
            <w:bottom w:val="none" w:sz="0" w:space="0" w:color="auto"/>
            <w:right w:val="none" w:sz="0" w:space="0" w:color="auto"/>
          </w:divBdr>
        </w:div>
        <w:div w:id="232282379">
          <w:marLeft w:val="1166"/>
          <w:marRight w:val="0"/>
          <w:marTop w:val="134"/>
          <w:marBottom w:val="0"/>
          <w:divBdr>
            <w:top w:val="none" w:sz="0" w:space="0" w:color="auto"/>
            <w:left w:val="none" w:sz="0" w:space="0" w:color="auto"/>
            <w:bottom w:val="none" w:sz="0" w:space="0" w:color="auto"/>
            <w:right w:val="none" w:sz="0" w:space="0" w:color="auto"/>
          </w:divBdr>
        </w:div>
        <w:div w:id="339087289">
          <w:marLeft w:val="1166"/>
          <w:marRight w:val="0"/>
          <w:marTop w:val="134"/>
          <w:marBottom w:val="0"/>
          <w:divBdr>
            <w:top w:val="none" w:sz="0" w:space="0" w:color="auto"/>
            <w:left w:val="none" w:sz="0" w:space="0" w:color="auto"/>
            <w:bottom w:val="none" w:sz="0" w:space="0" w:color="auto"/>
            <w:right w:val="none" w:sz="0" w:space="0" w:color="auto"/>
          </w:divBdr>
        </w:div>
        <w:div w:id="1803185739">
          <w:marLeft w:val="1166"/>
          <w:marRight w:val="0"/>
          <w:marTop w:val="134"/>
          <w:marBottom w:val="0"/>
          <w:divBdr>
            <w:top w:val="none" w:sz="0" w:space="0" w:color="auto"/>
            <w:left w:val="none" w:sz="0" w:space="0" w:color="auto"/>
            <w:bottom w:val="none" w:sz="0" w:space="0" w:color="auto"/>
            <w:right w:val="none" w:sz="0" w:space="0" w:color="auto"/>
          </w:divBdr>
        </w:div>
        <w:div w:id="254873203">
          <w:marLeft w:val="1166"/>
          <w:marRight w:val="0"/>
          <w:marTop w:val="134"/>
          <w:marBottom w:val="0"/>
          <w:divBdr>
            <w:top w:val="none" w:sz="0" w:space="0" w:color="auto"/>
            <w:left w:val="none" w:sz="0" w:space="0" w:color="auto"/>
            <w:bottom w:val="none" w:sz="0" w:space="0" w:color="auto"/>
            <w:right w:val="none" w:sz="0" w:space="0" w:color="auto"/>
          </w:divBdr>
        </w:div>
      </w:divsChild>
    </w:div>
    <w:div w:id="1770546487">
      <w:bodyDiv w:val="1"/>
      <w:marLeft w:val="0"/>
      <w:marRight w:val="0"/>
      <w:marTop w:val="0"/>
      <w:marBottom w:val="0"/>
      <w:divBdr>
        <w:top w:val="none" w:sz="0" w:space="0" w:color="auto"/>
        <w:left w:val="none" w:sz="0" w:space="0" w:color="auto"/>
        <w:bottom w:val="none" w:sz="0" w:space="0" w:color="auto"/>
        <w:right w:val="none" w:sz="0" w:space="0" w:color="auto"/>
      </w:divBdr>
    </w:div>
    <w:div w:id="2017489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97</TotalTime>
  <Pages>5</Pages>
  <Words>1366</Words>
  <Characters>7790</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9138</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salma Janjua</cp:lastModifiedBy>
  <cp:revision>276</cp:revision>
  <dcterms:created xsi:type="dcterms:W3CDTF">2017-11-06T10:21:00Z</dcterms:created>
  <dcterms:modified xsi:type="dcterms:W3CDTF">2019-02-20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IMQSg4K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